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w:t>
      </w:r>
      <w:r w:rsidRPr="00752771">
        <w:rPr>
          <w:lang w:val="en-US"/>
        </w:rPr>
        <w:lastRenderedPageBreak/>
        <w:t xml:space="preserve">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w:t>
      </w:r>
      <w:r>
        <w:rPr>
          <w:lang w:val="en-US"/>
        </w:rPr>
        <w:lastRenderedPageBreak/>
        <w:t xml:space="preserve">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0CA58EDF" w14:textId="5E50068D" w:rsidR="00881CEF" w:rsidRDefault="00D83E11" w:rsidP="00CA6338">
      <w:pPr>
        <w:pStyle w:val="Default"/>
        <w:ind w:left="720" w:hanging="720"/>
        <w:rPr>
          <w:lang w:val="en-US"/>
        </w:rPr>
      </w:pPr>
      <w:r w:rsidRPr="00D83E11">
        <w:rPr>
          <w:lang w:val="en-US"/>
        </w:rPr>
        <w:t>(2020), one can observe how the authors included a substantial outlier that exerts</w:t>
      </w:r>
      <w:r w:rsidR="00CA6338">
        <w:rPr>
          <w:lang w:val="en-US"/>
        </w:rPr>
        <w:t xml:space="preserve">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3"/>
      </w:r>
      <w:r w:rsidR="00327AEC">
        <w:rPr>
          <w:lang w:val="en-US"/>
        </w:rPr>
        <w:br/>
      </w:r>
      <w:r w:rsidR="00327AEC">
        <w:rPr>
          <w:lang w:val="en-US"/>
        </w:rPr>
        <w:br/>
      </w:r>
      <w:r w:rsidR="004424F1">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F63361">
        <w:rPr>
          <w:lang w:val="en-US"/>
        </w:rPr>
        <w:t xml:space="preserve">As depicted in figure 2, countries with capital flows the size of their GDP are well below the median of capital flows (220%), and therefore can still be considered as relatively sheltered from large capital streams. Within such 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deciding to what extend welfare generosity changes. </w:t>
      </w:r>
      <w:r w:rsidR="0063562F">
        <w:rPr>
          <w:lang w:val="en-US"/>
        </w:rPr>
        <w:t xml:space="preserve">The models show </w:t>
      </w:r>
      <w:r w:rsidR="00327AEC">
        <w:rPr>
          <w:lang w:val="en-US"/>
        </w:rPr>
        <w:t>when an additional one percent of the rich favor more welfare spending this translates into a 0.04 increase in averag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sidR="00327AEC">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lastRenderedPageBreak/>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399A33ED" w:rsidR="00354721" w:rsidRDefault="00354721" w:rsidP="001123E8">
      <w:pPr>
        <w:pStyle w:val="Default"/>
        <w:rPr>
          <w:lang w:val="en-US"/>
        </w:rPr>
      </w:pPr>
      <w:r>
        <w:rPr>
          <w:noProof/>
          <w:lang w:val="en-US"/>
        </w:rPr>
        <w:drawing>
          <wp:inline distT="0" distB="0" distL="0" distR="0" wp14:anchorId="6BC6E7EE" wp14:editId="37BA91D9">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B0D44B9" w14:textId="77777777" w:rsidR="00A44227" w:rsidRDefault="00A44227" w:rsidP="001123E8">
      <w:pPr>
        <w:pStyle w:val="Default"/>
        <w:rPr>
          <w:lang w:val="en-US"/>
        </w:rPr>
      </w:pPr>
    </w:p>
    <w:p w14:paraId="7E612F3C" w14:textId="77777777"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20145AC1" w14:textId="715E1CD6" w:rsidR="000B37EF" w:rsidRDefault="00A44227" w:rsidP="000B37EF">
      <w:pPr>
        <w:pStyle w:val="Default"/>
        <w:ind w:left="720" w:hanging="720"/>
        <w:rPr>
          <w:lang w:val="en-US"/>
        </w:rPr>
      </w:pPr>
      <w:r>
        <w:rPr>
          <w:lang w:val="en-US"/>
        </w:rPr>
        <w:lastRenderedPageBreak/>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1C8AF2B" w14:textId="77777777" w:rsidR="00354721"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Considering the mean of the average change in welfare is </w:t>
      </w:r>
      <w:r w:rsidRPr="002A7C87">
        <w:rPr>
          <w:lang w:val="en-US"/>
        </w:rPr>
        <w:t>0.75</w:t>
      </w:r>
      <w:r>
        <w:rPr>
          <w:lang w:val="en-US"/>
        </w:rPr>
        <w:t xml:space="preserve">, the magnitude of the NIIP coefficient is substantial. </w:t>
      </w:r>
    </w:p>
    <w:p w14:paraId="0D7D1C59" w14:textId="3AD8C4A5" w:rsidR="00222C85" w:rsidRDefault="00222C85" w:rsidP="00354721">
      <w:pPr>
        <w:pStyle w:val="Default"/>
        <w:rPr>
          <w:lang w:val="en-US"/>
        </w:rPr>
      </w:pPr>
      <w:r>
        <w:rPr>
          <w:lang w:val="en-US"/>
        </w:rPr>
        <w:t>However, the</w:t>
      </w:r>
      <w:r w:rsidR="00354721">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w:t>
      </w:r>
      <w:r w:rsidR="006927ED" w:rsidRPr="00222C85">
        <w:rPr>
          <w:lang w:val="en-US"/>
        </w:rPr>
        <w:t>opinions</w:t>
      </w:r>
      <w:r w:rsidRPr="00222C85">
        <w:rPr>
          <w:lang w:val="en-US"/>
        </w:rPr>
        <w:t xml:space="preserve"> of the least wealthy may suggest that a </w:t>
      </w:r>
      <w:r w:rsidR="00A64A34">
        <w:rPr>
          <w:lang w:val="en-US"/>
        </w:rPr>
        <w:t>positive</w:t>
      </w:r>
      <w:r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2BB93C04"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Pr="006E157F">
        <w:rPr>
          <w:lang w:val="en-US"/>
        </w:rPr>
        <w:t>welfare</w:t>
      </w:r>
      <w:proofErr w:type="gramEnd"/>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3265A8E5" w14:textId="77777777" w:rsidR="0099378E" w:rsidRDefault="006E157F" w:rsidP="0099378E">
      <w:pPr>
        <w:pStyle w:val="Default"/>
        <w:ind w:left="720" w:hanging="720"/>
        <w:rPr>
          <w:lang w:val="en-US"/>
        </w:rPr>
      </w:pPr>
      <w:r w:rsidRPr="006E157F">
        <w:rPr>
          <w:lang w:val="en-US"/>
        </w:rPr>
        <w:lastRenderedPageBreak/>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c</w:t>
      </w:r>
      <w:r w:rsidR="006B78DC">
        <w:rPr>
          <w:lang w:val="en-US"/>
        </w:rPr>
        <w:t>ross</w:t>
      </w:r>
      <w:r w:rsidR="0099378E">
        <w:rPr>
          <w:lang w:val="en-US"/>
        </w:rPr>
        <w:t>-</w:t>
      </w:r>
      <w:r w:rsidR="006B78DC">
        <w:rPr>
          <w:lang w:val="en-US"/>
        </w:rPr>
        <w:t>country</w:t>
      </w:r>
    </w:p>
    <w:p w14:paraId="4BD80D08" w14:textId="39AB724F" w:rsidR="0099378E" w:rsidRDefault="006B78DC" w:rsidP="0099378E">
      <w:pPr>
        <w:pStyle w:val="Default"/>
        <w:ind w:left="720" w:hanging="720"/>
        <w:rPr>
          <w:lang w:val="en-US"/>
        </w:rPr>
      </w:pPr>
      <w:r>
        <w:rPr>
          <w:lang w:val="en-US"/>
        </w:rPr>
        <w:t xml:space="preserve">variation plays </w:t>
      </w:r>
      <w:r w:rsidR="00B64ECF">
        <w:rPr>
          <w:lang w:val="en-US"/>
        </w:rPr>
        <w:t>more of a role in</w:t>
      </w:r>
      <w:r>
        <w:rPr>
          <w:lang w:val="en-US"/>
        </w:rPr>
        <w:t xml:space="preserve"> predicting welfare </w:t>
      </w:r>
      <w:r w:rsidR="0099378E">
        <w:rPr>
          <w:lang w:val="en-US"/>
        </w:rPr>
        <w:t>c</w:t>
      </w:r>
      <w:r>
        <w:rPr>
          <w:lang w:val="en-US"/>
        </w:rPr>
        <w:t>hanges</w:t>
      </w:r>
      <w:r w:rsidR="0099378E">
        <w:rPr>
          <w:lang w:val="en-US"/>
        </w:rPr>
        <w:t xml:space="preserve"> </w:t>
      </w:r>
      <w:r>
        <w:rPr>
          <w:lang w:val="en-US"/>
        </w:rPr>
        <w:t xml:space="preserve">when </w:t>
      </w:r>
      <w:r w:rsidR="0099378E">
        <w:rPr>
          <w:lang w:val="en-US"/>
        </w:rPr>
        <w:t xml:space="preserve">it is </w:t>
      </w:r>
      <w:r>
        <w:rPr>
          <w:lang w:val="en-US"/>
        </w:rPr>
        <w:t xml:space="preserve">based </w:t>
      </w:r>
      <w:proofErr w:type="gramStart"/>
      <w:r w:rsidR="005464ED">
        <w:rPr>
          <w:lang w:val="en-US"/>
        </w:rPr>
        <w:t>on</w:t>
      </w:r>
      <w:proofErr w:type="gramEnd"/>
      <w:r w:rsidR="005464ED">
        <w:rPr>
          <w:lang w:val="en-US"/>
        </w:rPr>
        <w:t xml:space="preserve"> </w:t>
      </w:r>
    </w:p>
    <w:p w14:paraId="1110EB47" w14:textId="63810AB9" w:rsidR="00234283" w:rsidRDefault="006B78DC" w:rsidP="0099378E">
      <w:pPr>
        <w:pStyle w:val="Default"/>
        <w:ind w:left="720" w:hanging="720"/>
        <w:rPr>
          <w:lang w:val="en-US"/>
        </w:rPr>
      </w:pPr>
      <w:r>
        <w:rPr>
          <w:lang w:val="en-US"/>
        </w:rPr>
        <w:t>the interests of the least affluent</w:t>
      </w:r>
      <w:r w:rsidR="0099378E">
        <w:rPr>
          <w:lang w:val="en-US"/>
        </w:rPr>
        <w:t>.</w:t>
      </w:r>
      <w:r w:rsidR="00234283">
        <w:rPr>
          <w:lang w:val="en-US"/>
        </w:rPr>
        <w:t xml:space="preserve"> However, it is important to note that the effect of the</w:t>
      </w:r>
    </w:p>
    <w:p w14:paraId="18A4570D" w14:textId="77777777" w:rsidR="00234283" w:rsidRDefault="00234283" w:rsidP="0099378E">
      <w:pPr>
        <w:pStyle w:val="Default"/>
        <w:ind w:left="720" w:hanging="720"/>
        <w:rPr>
          <w:lang w:val="en-US"/>
        </w:rPr>
      </w:pPr>
      <w:r>
        <w:rPr>
          <w:lang w:val="en-US"/>
        </w:rPr>
        <w:t>preferences of different income groups will be equal amongst all countries, as only the</w:t>
      </w:r>
    </w:p>
    <w:p w14:paraId="0906895B" w14:textId="071549C7" w:rsidR="00837D66" w:rsidRPr="006E157F" w:rsidRDefault="00234283" w:rsidP="005464ED">
      <w:pPr>
        <w:pStyle w:val="Default"/>
        <w:ind w:left="720" w:hanging="720"/>
        <w:rPr>
          <w:lang w:val="en-US"/>
        </w:rPr>
      </w:pPr>
      <w:r>
        <w:rPr>
          <w:lang w:val="en-US"/>
        </w:rPr>
        <w:t xml:space="preserve">intercepts differ.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21908165"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the paper plots how the preferences of XX income groups predict the average welfare change in welfare generosity for various levels of capital mobility. </w:t>
      </w:r>
      <w:r w:rsidR="00B87B27">
        <w:rPr>
          <w:lang w:val="en-US"/>
        </w:rPr>
        <w:br/>
      </w:r>
    </w:p>
    <w:p w14:paraId="7FA15234" w14:textId="77777777" w:rsidR="00CA6338" w:rsidRDefault="00CA6338" w:rsidP="00CA6338">
      <w:pPr>
        <w:pStyle w:val="Default"/>
        <w:rPr>
          <w:lang w:val="en-US"/>
        </w:rPr>
      </w:pPr>
    </w:p>
    <w:p w14:paraId="6ADB9158" w14:textId="77777777" w:rsidR="00CA6338" w:rsidRDefault="00CA6338" w:rsidP="00CA6338">
      <w:pPr>
        <w:pStyle w:val="Default"/>
        <w:rPr>
          <w:lang w:val="en-US"/>
        </w:rPr>
      </w:pPr>
    </w:p>
    <w:p w14:paraId="0463D1F0" w14:textId="77777777" w:rsidR="00CA6338" w:rsidRDefault="00CA6338" w:rsidP="00CA6338">
      <w:pPr>
        <w:pStyle w:val="Default"/>
        <w:rPr>
          <w:lang w:val="en-US"/>
        </w:rPr>
      </w:pPr>
    </w:p>
    <w:p w14:paraId="04798622" w14:textId="77777777" w:rsidR="00CA6338" w:rsidRDefault="00CA6338" w:rsidP="00CA6338">
      <w:pPr>
        <w:pStyle w:val="Default"/>
        <w:rPr>
          <w:lang w:val="en-US"/>
        </w:rPr>
      </w:pPr>
    </w:p>
    <w:p w14:paraId="451B84B1" w14:textId="01141802" w:rsidR="00CA6338" w:rsidRDefault="00CA6338" w:rsidP="00CA6338">
      <w:pPr>
        <w:pStyle w:val="Default"/>
        <w:rPr>
          <w:lang w:val="en-US"/>
        </w:rPr>
      </w:pPr>
    </w:p>
    <w:p w14:paraId="4BBE58EF" w14:textId="77777777" w:rsidR="00CA6338" w:rsidRDefault="00CA6338" w:rsidP="00CA6338">
      <w:pPr>
        <w:pStyle w:val="Default"/>
        <w:rPr>
          <w:lang w:val="en-US"/>
        </w:rPr>
      </w:pPr>
    </w:p>
    <w:p w14:paraId="6066B279" w14:textId="77777777" w:rsidR="00CA6338" w:rsidRDefault="00CA6338" w:rsidP="00CA6338">
      <w:pPr>
        <w:pStyle w:val="Default"/>
        <w:rPr>
          <w:lang w:val="en-US"/>
        </w:rPr>
      </w:pPr>
    </w:p>
    <w:p w14:paraId="5ED9AA24" w14:textId="77777777" w:rsidR="00CA6338" w:rsidRDefault="00CA6338" w:rsidP="00CA6338">
      <w:pPr>
        <w:pStyle w:val="Default"/>
        <w:rPr>
          <w:lang w:val="en-US"/>
        </w:rPr>
      </w:pPr>
    </w:p>
    <w:p w14:paraId="5F610D47" w14:textId="77777777" w:rsidR="00CA6338" w:rsidRDefault="00CA6338" w:rsidP="00CA6338">
      <w:pPr>
        <w:pStyle w:val="Default"/>
        <w:rPr>
          <w:lang w:val="en-US"/>
        </w:rPr>
      </w:pPr>
    </w:p>
    <w:p w14:paraId="294753B5" w14:textId="77777777" w:rsidR="00CA6338" w:rsidRDefault="00CA6338" w:rsidP="00CA6338">
      <w:pPr>
        <w:pStyle w:val="Default"/>
        <w:rPr>
          <w:lang w:val="en-US"/>
        </w:rPr>
      </w:pPr>
    </w:p>
    <w:p w14:paraId="30630459" w14:textId="77777777" w:rsidR="00CA6338" w:rsidRDefault="00CA6338" w:rsidP="00CA6338">
      <w:pPr>
        <w:pStyle w:val="Default"/>
        <w:rPr>
          <w:lang w:val="en-US"/>
        </w:rPr>
      </w:pPr>
    </w:p>
    <w:p w14:paraId="61AA89A5" w14:textId="77777777" w:rsidR="00CA6338" w:rsidRDefault="00CA6338" w:rsidP="00CA6338">
      <w:pPr>
        <w:pStyle w:val="Default"/>
        <w:rPr>
          <w:lang w:val="en-US"/>
        </w:rPr>
      </w:pPr>
    </w:p>
    <w:p w14:paraId="666F6B70" w14:textId="77777777" w:rsidR="00CA6338" w:rsidRDefault="00CA6338" w:rsidP="00CA6338">
      <w:pPr>
        <w:pStyle w:val="Default"/>
        <w:rPr>
          <w:lang w:val="en-US"/>
        </w:rPr>
      </w:pPr>
    </w:p>
    <w:p w14:paraId="5B798220" w14:textId="77777777" w:rsidR="00CA6338" w:rsidRDefault="00CA6338" w:rsidP="00CA6338">
      <w:pPr>
        <w:pStyle w:val="Default"/>
        <w:rPr>
          <w:lang w:val="en-US"/>
        </w:rPr>
      </w:pPr>
    </w:p>
    <w:p w14:paraId="5F81E8AE" w14:textId="77777777" w:rsidR="00CA6338" w:rsidRDefault="00CA6338" w:rsidP="00CA6338">
      <w:pPr>
        <w:pStyle w:val="Default"/>
        <w:rPr>
          <w:lang w:val="en-US"/>
        </w:rPr>
      </w:pPr>
    </w:p>
    <w:p w14:paraId="15C83A00" w14:textId="77777777" w:rsidR="00CA6338" w:rsidRDefault="00CA6338" w:rsidP="00CA6338">
      <w:pPr>
        <w:pStyle w:val="Default"/>
        <w:rPr>
          <w:lang w:val="en-US"/>
        </w:rPr>
      </w:pPr>
    </w:p>
    <w:p w14:paraId="3D65BCDC" w14:textId="77777777"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77777777" w:rsidR="00CA6338" w:rsidRDefault="00CA6338" w:rsidP="00CA6338">
      <w:pPr>
        <w:pStyle w:val="Default"/>
        <w:rPr>
          <w:lang w:val="en-US"/>
        </w:rPr>
      </w:pP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77777777"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CA6338">
      <w:pPr>
        <w:pStyle w:val="Default"/>
        <w:rPr>
          <w:lang w:val="en-US"/>
        </w:rPr>
      </w:pPr>
    </w:p>
    <w:p w14:paraId="4F6B78F8" w14:textId="77777777" w:rsidR="00CA6338" w:rsidRDefault="00CA6338" w:rsidP="00CA6338">
      <w:pPr>
        <w:pStyle w:val="Default"/>
        <w:rPr>
          <w:lang w:val="en-US"/>
        </w:rPr>
      </w:pP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77777777" w:rsidR="00CA6338" w:rsidRDefault="00CA6338" w:rsidP="00CA6338">
      <w:pPr>
        <w:pStyle w:val="Default"/>
        <w:rPr>
          <w:lang w:val="en-US"/>
        </w:rPr>
      </w:pPr>
    </w:p>
    <w:p w14:paraId="139C9431" w14:textId="77777777" w:rsidR="00CA6338" w:rsidRDefault="00CA6338" w:rsidP="00CA6338">
      <w:pPr>
        <w:pStyle w:val="Default"/>
        <w:rPr>
          <w:lang w:val="en-US"/>
        </w:rPr>
      </w:pP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58977614" w14:textId="2EE8F371" w:rsidR="001628D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r w:rsidR="005464ED">
        <w:rPr>
          <w:lang w:val="en-US"/>
        </w:rPr>
        <w:br/>
      </w:r>
    </w:p>
    <w:p w14:paraId="395C6714" w14:textId="0CC0CFB1" w:rsidR="001628D4" w:rsidRDefault="001628D4" w:rsidP="0002402E">
      <w:pPr>
        <w:rPr>
          <w:lang w:val="en-US"/>
        </w:rPr>
      </w:pPr>
      <w:r>
        <w:rPr>
          <w:lang w:val="en-US"/>
        </w:rPr>
        <w:t xml:space="preserve">The preferences of the least affluent seem to be a deciding factor in limiting the amount of welfare retrenchment </w:t>
      </w:r>
      <w:r w:rsidR="005464ED">
        <w:rPr>
          <w:lang w:val="en-US"/>
        </w:rPr>
        <w:br/>
      </w:r>
      <w:r w:rsidR="005464ED">
        <w:rPr>
          <w:lang w:val="en-US"/>
        </w:rPr>
        <w:lastRenderedPageBreak/>
        <w:br/>
        <w:t xml:space="preserve">One has to be careful to study </w:t>
      </w:r>
      <w:proofErr w:type="spellStart"/>
      <w:proofErr w:type="gramStart"/>
      <w:r w:rsidR="005464ED">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4A7FE4EC"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w:t>
      </w:r>
      <w:proofErr w:type="gramStart"/>
      <w:r w:rsidR="00CA6338">
        <w:rPr>
          <w:lang w:val="en-US"/>
        </w:rPr>
        <w:t>lawyers</w:t>
      </w:r>
      <w:proofErr w:type="gramEnd"/>
      <w:r w:rsidR="00CA6338">
        <w:rPr>
          <w:lang w:val="en-US"/>
        </w:rPr>
        <w:t xml:space="preserve"> and stuff, one would have to focus on the preferences of the richest 0.01 percent </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FD6FF" w14:textId="77777777" w:rsidR="009051B9" w:rsidRDefault="009051B9" w:rsidP="00861A35">
      <w:r>
        <w:separator/>
      </w:r>
    </w:p>
  </w:endnote>
  <w:endnote w:type="continuationSeparator" w:id="0">
    <w:p w14:paraId="5DF97B06" w14:textId="77777777" w:rsidR="009051B9" w:rsidRDefault="009051B9"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39710" w14:textId="77777777" w:rsidR="009051B9" w:rsidRDefault="009051B9" w:rsidP="00861A35">
      <w:r>
        <w:separator/>
      </w:r>
    </w:p>
  </w:footnote>
  <w:footnote w:type="continuationSeparator" w:id="0">
    <w:p w14:paraId="3E654FAF" w14:textId="77777777" w:rsidR="009051B9" w:rsidRDefault="009051B9"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8FD"/>
    <w:rsid w:val="0002402E"/>
    <w:rsid w:val="00024096"/>
    <w:rsid w:val="00024447"/>
    <w:rsid w:val="0002678C"/>
    <w:rsid w:val="00045E04"/>
    <w:rsid w:val="0005657F"/>
    <w:rsid w:val="00064B3B"/>
    <w:rsid w:val="00067A42"/>
    <w:rsid w:val="00076A9D"/>
    <w:rsid w:val="0008141B"/>
    <w:rsid w:val="00082B2E"/>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44BDD"/>
    <w:rsid w:val="00146923"/>
    <w:rsid w:val="00150985"/>
    <w:rsid w:val="001523F4"/>
    <w:rsid w:val="001628D4"/>
    <w:rsid w:val="00175339"/>
    <w:rsid w:val="00182ADE"/>
    <w:rsid w:val="00190011"/>
    <w:rsid w:val="0019150F"/>
    <w:rsid w:val="00193305"/>
    <w:rsid w:val="00194FB6"/>
    <w:rsid w:val="00196194"/>
    <w:rsid w:val="001A39E1"/>
    <w:rsid w:val="001B0171"/>
    <w:rsid w:val="001B0846"/>
    <w:rsid w:val="001B4B92"/>
    <w:rsid w:val="001B5D0B"/>
    <w:rsid w:val="001D6D52"/>
    <w:rsid w:val="001D71B3"/>
    <w:rsid w:val="001E1935"/>
    <w:rsid w:val="001E28C7"/>
    <w:rsid w:val="001E5876"/>
    <w:rsid w:val="001F6BAE"/>
    <w:rsid w:val="0020040D"/>
    <w:rsid w:val="00210689"/>
    <w:rsid w:val="002128C0"/>
    <w:rsid w:val="00222C85"/>
    <w:rsid w:val="0022645D"/>
    <w:rsid w:val="00234283"/>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E031F"/>
    <w:rsid w:val="002E067E"/>
    <w:rsid w:val="002E1158"/>
    <w:rsid w:val="002E34D8"/>
    <w:rsid w:val="00304096"/>
    <w:rsid w:val="00307A2C"/>
    <w:rsid w:val="00311652"/>
    <w:rsid w:val="00320355"/>
    <w:rsid w:val="0032112C"/>
    <w:rsid w:val="00327AEC"/>
    <w:rsid w:val="00341DC3"/>
    <w:rsid w:val="00354721"/>
    <w:rsid w:val="0036224C"/>
    <w:rsid w:val="00366650"/>
    <w:rsid w:val="003675B1"/>
    <w:rsid w:val="00374FF2"/>
    <w:rsid w:val="00381CB2"/>
    <w:rsid w:val="00381CE0"/>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574"/>
    <w:rsid w:val="00407AFC"/>
    <w:rsid w:val="004108DC"/>
    <w:rsid w:val="0041263F"/>
    <w:rsid w:val="00412B13"/>
    <w:rsid w:val="00423BA4"/>
    <w:rsid w:val="004424F1"/>
    <w:rsid w:val="0045108E"/>
    <w:rsid w:val="00462651"/>
    <w:rsid w:val="00470AF5"/>
    <w:rsid w:val="00483956"/>
    <w:rsid w:val="004842BA"/>
    <w:rsid w:val="00487789"/>
    <w:rsid w:val="004E1F89"/>
    <w:rsid w:val="004E4EC7"/>
    <w:rsid w:val="004E6AD0"/>
    <w:rsid w:val="00505584"/>
    <w:rsid w:val="00514289"/>
    <w:rsid w:val="005150CB"/>
    <w:rsid w:val="0052513D"/>
    <w:rsid w:val="0053439D"/>
    <w:rsid w:val="00543D6B"/>
    <w:rsid w:val="005459E0"/>
    <w:rsid w:val="005464ED"/>
    <w:rsid w:val="005556BF"/>
    <w:rsid w:val="00561767"/>
    <w:rsid w:val="00575B6C"/>
    <w:rsid w:val="0058205E"/>
    <w:rsid w:val="00582B5B"/>
    <w:rsid w:val="00584044"/>
    <w:rsid w:val="00587E94"/>
    <w:rsid w:val="0059589E"/>
    <w:rsid w:val="00596C15"/>
    <w:rsid w:val="005B0742"/>
    <w:rsid w:val="005B083F"/>
    <w:rsid w:val="005B357C"/>
    <w:rsid w:val="005C524F"/>
    <w:rsid w:val="005D0B5A"/>
    <w:rsid w:val="005D2281"/>
    <w:rsid w:val="005D41D6"/>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27ED"/>
    <w:rsid w:val="00694116"/>
    <w:rsid w:val="00697B26"/>
    <w:rsid w:val="006A056A"/>
    <w:rsid w:val="006A2F47"/>
    <w:rsid w:val="006A34AB"/>
    <w:rsid w:val="006B0D5B"/>
    <w:rsid w:val="006B1D63"/>
    <w:rsid w:val="006B78DC"/>
    <w:rsid w:val="006C0FFB"/>
    <w:rsid w:val="006C52CA"/>
    <w:rsid w:val="006D2B22"/>
    <w:rsid w:val="006E157F"/>
    <w:rsid w:val="006E4282"/>
    <w:rsid w:val="006F7B16"/>
    <w:rsid w:val="007064A8"/>
    <w:rsid w:val="0070732C"/>
    <w:rsid w:val="00707E61"/>
    <w:rsid w:val="00710C00"/>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3FCF"/>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2778A"/>
    <w:rsid w:val="00837D66"/>
    <w:rsid w:val="00857121"/>
    <w:rsid w:val="00861A35"/>
    <w:rsid w:val="00862E1B"/>
    <w:rsid w:val="00872611"/>
    <w:rsid w:val="00877BD9"/>
    <w:rsid w:val="00881CEF"/>
    <w:rsid w:val="00893553"/>
    <w:rsid w:val="00896CED"/>
    <w:rsid w:val="008A145B"/>
    <w:rsid w:val="008A6084"/>
    <w:rsid w:val="008D11A7"/>
    <w:rsid w:val="008E004F"/>
    <w:rsid w:val="008F572A"/>
    <w:rsid w:val="009036DC"/>
    <w:rsid w:val="009051B9"/>
    <w:rsid w:val="009128EF"/>
    <w:rsid w:val="00913445"/>
    <w:rsid w:val="00925750"/>
    <w:rsid w:val="00931A59"/>
    <w:rsid w:val="00933A25"/>
    <w:rsid w:val="00933C10"/>
    <w:rsid w:val="009344B8"/>
    <w:rsid w:val="009442FE"/>
    <w:rsid w:val="0095546E"/>
    <w:rsid w:val="00957936"/>
    <w:rsid w:val="009710A4"/>
    <w:rsid w:val="009824B7"/>
    <w:rsid w:val="009870B2"/>
    <w:rsid w:val="00992568"/>
    <w:rsid w:val="0099378E"/>
    <w:rsid w:val="00997530"/>
    <w:rsid w:val="009A0FEE"/>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345C"/>
    <w:rsid w:val="00BA0C75"/>
    <w:rsid w:val="00BA3914"/>
    <w:rsid w:val="00BB4D96"/>
    <w:rsid w:val="00BC1090"/>
    <w:rsid w:val="00BC6395"/>
    <w:rsid w:val="00BE484B"/>
    <w:rsid w:val="00BF0E18"/>
    <w:rsid w:val="00BF0E45"/>
    <w:rsid w:val="00BF5BB4"/>
    <w:rsid w:val="00BF5FD6"/>
    <w:rsid w:val="00C04C7A"/>
    <w:rsid w:val="00C04E7A"/>
    <w:rsid w:val="00C07664"/>
    <w:rsid w:val="00C13A3F"/>
    <w:rsid w:val="00C25AF2"/>
    <w:rsid w:val="00C30739"/>
    <w:rsid w:val="00C30E3D"/>
    <w:rsid w:val="00C31800"/>
    <w:rsid w:val="00C31DDD"/>
    <w:rsid w:val="00C37921"/>
    <w:rsid w:val="00C47020"/>
    <w:rsid w:val="00C512C5"/>
    <w:rsid w:val="00C52034"/>
    <w:rsid w:val="00C628A1"/>
    <w:rsid w:val="00C71578"/>
    <w:rsid w:val="00CA18A0"/>
    <w:rsid w:val="00CA448D"/>
    <w:rsid w:val="00CA50C1"/>
    <w:rsid w:val="00CA54AD"/>
    <w:rsid w:val="00CA5A9B"/>
    <w:rsid w:val="00CA6338"/>
    <w:rsid w:val="00CB533C"/>
    <w:rsid w:val="00CC3CD0"/>
    <w:rsid w:val="00CC3FC8"/>
    <w:rsid w:val="00CD0D28"/>
    <w:rsid w:val="00CE738F"/>
    <w:rsid w:val="00CE74C4"/>
    <w:rsid w:val="00CF0C86"/>
    <w:rsid w:val="00CF721F"/>
    <w:rsid w:val="00CF72F1"/>
    <w:rsid w:val="00D1157A"/>
    <w:rsid w:val="00D33E29"/>
    <w:rsid w:val="00D43482"/>
    <w:rsid w:val="00D446AB"/>
    <w:rsid w:val="00D500D4"/>
    <w:rsid w:val="00D502D2"/>
    <w:rsid w:val="00D5783F"/>
    <w:rsid w:val="00D63779"/>
    <w:rsid w:val="00D6382F"/>
    <w:rsid w:val="00D77DB4"/>
    <w:rsid w:val="00D83E11"/>
    <w:rsid w:val="00D878C9"/>
    <w:rsid w:val="00D953C2"/>
    <w:rsid w:val="00D95D45"/>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9319B"/>
    <w:rsid w:val="00EB5CB4"/>
    <w:rsid w:val="00EC1D72"/>
    <w:rsid w:val="00EF37C0"/>
    <w:rsid w:val="00EF512D"/>
    <w:rsid w:val="00F21F2C"/>
    <w:rsid w:val="00F254BF"/>
    <w:rsid w:val="00F41C6C"/>
    <w:rsid w:val="00F43AD8"/>
    <w:rsid w:val="00F43B45"/>
    <w:rsid w:val="00F44797"/>
    <w:rsid w:val="00F5557D"/>
    <w:rsid w:val="00F55ED9"/>
    <w:rsid w:val="00F61738"/>
    <w:rsid w:val="00F61FE1"/>
    <w:rsid w:val="00F63361"/>
    <w:rsid w:val="00F6711E"/>
    <w:rsid w:val="00F72470"/>
    <w:rsid w:val="00F737B1"/>
    <w:rsid w:val="00F7396F"/>
    <w:rsid w:val="00F81431"/>
    <w:rsid w:val="00F84AA9"/>
    <w:rsid w:val="00F85EB7"/>
    <w:rsid w:val="00F875A1"/>
    <w:rsid w:val="00F90015"/>
    <w:rsid w:val="00F93A08"/>
    <w:rsid w:val="00F9577B"/>
    <w:rsid w:val="00F95D66"/>
    <w:rsid w:val="00FA2B5A"/>
    <w:rsid w:val="00FA666D"/>
    <w:rsid w:val="00FC736F"/>
    <w:rsid w:val="00FD33C3"/>
    <w:rsid w:val="00FD4B78"/>
    <w:rsid w:val="00FD783F"/>
    <w:rsid w:val="00FE08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2</Pages>
  <Words>15737</Words>
  <Characters>88447</Characters>
  <Application>Microsoft Office Word</Application>
  <DocSecurity>0</DocSecurity>
  <Lines>1805</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5</cp:revision>
  <dcterms:created xsi:type="dcterms:W3CDTF">2023-06-10T23:34:00Z</dcterms:created>
  <dcterms:modified xsi:type="dcterms:W3CDTF">2023-06-1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